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F3EBF" w:rsidRDefault="000150A4">
      <w:bookmarkStart w:id="0" w:name="_GoBack"/>
      <w:r>
        <w:t>Dr. XXXXXX</w:t>
      </w:r>
    </w:p>
    <w:bookmarkEnd w:id="0"/>
    <w:p w:rsidR="008F3EBF" w:rsidRDefault="000150A4">
      <w:r>
        <w:t>Anytown</w:t>
      </w:r>
      <w:r w:rsidR="008F3EBF">
        <w:t xml:space="preserve"> Surgery</w:t>
      </w:r>
    </w:p>
    <w:p w:rsidR="008F3EBF" w:rsidRDefault="000150A4">
      <w:r>
        <w:t xml:space="preserve">Great Well </w:t>
      </w:r>
    </w:p>
    <w:p w:rsidR="008F3EBF" w:rsidRDefault="000150A4">
      <w:r>
        <w:t>Happyville</w:t>
      </w:r>
    </w:p>
    <w:p w:rsidR="008F3EBF" w:rsidRDefault="000150A4">
      <w:r>
        <w:t>HY1 4HP</w:t>
      </w:r>
    </w:p>
    <w:p w:rsidR="008F3EBF" w:rsidRDefault="008F3EBF"/>
    <w:p w:rsidR="000150A4" w:rsidRDefault="000150A4"/>
    <w:p w:rsidR="008F3EBF" w:rsidRDefault="000150A4">
      <w:r>
        <w:t>Date</w:t>
      </w:r>
    </w:p>
    <w:p w:rsidR="008F3EBF" w:rsidRDefault="008F3EBF"/>
    <w:p w:rsidR="000150A4" w:rsidRDefault="000150A4"/>
    <w:p w:rsidR="000150A4" w:rsidRDefault="000150A4"/>
    <w:p w:rsidR="008F3EBF" w:rsidRDefault="000150A4">
      <w:r>
        <w:t>Dear Doctor XXXXXX</w:t>
      </w:r>
    </w:p>
    <w:p w:rsidR="000150A4" w:rsidRDefault="000150A4"/>
    <w:p w:rsidR="000150A4" w:rsidRDefault="000150A4"/>
    <w:p w:rsidR="008F3EBF" w:rsidRDefault="008F3EBF"/>
    <w:p w:rsidR="008F3EBF" w:rsidRDefault="000150A4">
      <w:pPr>
        <w:rPr>
          <w:b/>
        </w:rPr>
      </w:pPr>
      <w:r>
        <w:rPr>
          <w:b/>
        </w:rPr>
        <w:t xml:space="preserve">Re: </w:t>
      </w:r>
      <w:r>
        <w:rPr>
          <w:b/>
        </w:rPr>
        <w:tab/>
      </w:r>
      <w:r>
        <w:rPr>
          <w:b/>
        </w:rPr>
        <w:tab/>
      </w:r>
      <w:r>
        <w:rPr>
          <w:b/>
        </w:rPr>
        <w:tab/>
      </w:r>
      <w:r w:rsidR="008F3EBF">
        <w:rPr>
          <w:b/>
        </w:rPr>
        <w:t xml:space="preserve"> </w:t>
      </w:r>
      <w:r w:rsidR="003A741C">
        <w:rPr>
          <w:b/>
        </w:rPr>
        <w:tab/>
      </w:r>
      <w:r w:rsidR="003A741C">
        <w:rPr>
          <w:b/>
        </w:rPr>
        <w:tab/>
      </w:r>
      <w:r w:rsidR="003A741C">
        <w:rPr>
          <w:b/>
        </w:rPr>
        <w:tab/>
      </w:r>
      <w:r w:rsidR="003A741C">
        <w:rPr>
          <w:b/>
        </w:rPr>
        <w:tab/>
      </w:r>
      <w:r w:rsidR="003A741C">
        <w:rPr>
          <w:b/>
        </w:rPr>
        <w:tab/>
        <w:t xml:space="preserve">DOB:   /   /   </w:t>
      </w:r>
      <w:r w:rsidR="008F3EBF">
        <w:rPr>
          <w:b/>
        </w:rPr>
        <w:t xml:space="preserve">. </w:t>
      </w:r>
    </w:p>
    <w:p w:rsidR="008F3EBF" w:rsidRDefault="008F3EBF">
      <w:pPr>
        <w:rPr>
          <w:b/>
        </w:rPr>
      </w:pPr>
      <w:r>
        <w:rPr>
          <w:b/>
        </w:rPr>
        <w:t xml:space="preserve">Address:  </w:t>
      </w:r>
    </w:p>
    <w:p w:rsidR="008F3EBF" w:rsidRDefault="008F3EBF">
      <w:pPr>
        <w:rPr>
          <w:b/>
        </w:rPr>
      </w:pPr>
      <w:r>
        <w:rPr>
          <w:b/>
        </w:rPr>
        <w:t xml:space="preserve">Problem:  </w:t>
      </w:r>
    </w:p>
    <w:p w:rsidR="000150A4" w:rsidRDefault="000150A4">
      <w:pPr>
        <w:rPr>
          <w:b/>
        </w:rPr>
      </w:pPr>
    </w:p>
    <w:p w:rsidR="000150A4" w:rsidRDefault="000150A4">
      <w:pPr>
        <w:rPr>
          <w:b/>
        </w:rPr>
      </w:pPr>
    </w:p>
    <w:p w:rsidR="008F3EBF" w:rsidRDefault="008F3EBF">
      <w:pPr>
        <w:rPr>
          <w:b/>
        </w:rPr>
      </w:pPr>
    </w:p>
    <w:p w:rsidR="008F3EBF" w:rsidRDefault="008F3EBF" w:rsidP="00A1540F">
      <w:pPr>
        <w:jc w:val="both"/>
      </w:pPr>
      <w:r>
        <w:t xml:space="preserve">I saw </w:t>
      </w:r>
      <w:r w:rsidR="000150A4">
        <w:t xml:space="preserve">the above patient today who presented with discoloured </w:t>
      </w:r>
      <w:r w:rsidR="00546FFA">
        <w:t xml:space="preserve">and dystrophic </w:t>
      </w:r>
      <w:r w:rsidR="000150A4">
        <w:t>toenails consistent with onychomycosis.</w:t>
      </w:r>
    </w:p>
    <w:p w:rsidR="008F3EBF" w:rsidRDefault="008F3EBF" w:rsidP="00A1540F">
      <w:pPr>
        <w:jc w:val="both"/>
      </w:pPr>
    </w:p>
    <w:p w:rsidR="001548DD" w:rsidRDefault="00A1540F" w:rsidP="000150A4">
      <w:pPr>
        <w:jc w:val="both"/>
      </w:pPr>
      <w:r>
        <w:t xml:space="preserve">I </w:t>
      </w:r>
      <w:r w:rsidR="008F3EBF">
        <w:t>confirmed</w:t>
      </w:r>
      <w:r w:rsidR="000150A4">
        <w:t xml:space="preserve"> the presence of a nail infection in</w:t>
      </w:r>
      <w:r w:rsidR="008F3EBF">
        <w:t xml:space="preserve"> the a</w:t>
      </w:r>
      <w:r w:rsidR="000150A4">
        <w:t>ffected toenails using an immuno</w:t>
      </w:r>
      <w:r w:rsidR="00546FFA">
        <w:t xml:space="preserve">-chromotographic test </w:t>
      </w:r>
      <w:r w:rsidR="008F3EBF">
        <w:t>for dermatophytes</w:t>
      </w:r>
      <w:r w:rsidR="00546FFA">
        <w:t xml:space="preserve"> which has shown to be 95</w:t>
      </w:r>
      <w:r w:rsidR="000150A4">
        <w:t xml:space="preserve">% accurate in detecting dermatophyte nail infection (using the Dermatophyte Test Strip </w:t>
      </w:r>
      <w:r w:rsidR="000150A4" w:rsidRPr="000150A4">
        <w:rPr>
          <w:vertAlign w:val="superscript"/>
        </w:rPr>
        <w:fldChar w:fldCharType="begin"/>
      </w:r>
      <w:r w:rsidR="000150A4" w:rsidRPr="000150A4">
        <w:rPr>
          <w:vertAlign w:val="superscript"/>
        </w:rPr>
        <w:instrText xml:space="preserve"> ADDIN EN.CITE &lt;EndNote&gt;&lt;Cite&gt;&lt;Author&gt;Tsunemi&lt;/Author&gt;&lt;Year&gt;2014&lt;/Year&gt;&lt;RecNum&gt;4808&lt;/RecNum&gt;&lt;DisplayText&gt;(1)&lt;/DisplayText&gt;&lt;record&gt;&lt;rec-number&gt;4808&lt;/rec-number&gt;&lt;foreign-keys&gt;&lt;key app="EN" db-id="fzz9d0rpavsew8eddatp22x6fewta0rvpapz" timestamp="1393497967"&gt;4808&lt;/key&gt;&lt;/foreign-keys&gt;&lt;ref-type name="Journal Article"&gt;17&lt;/ref-type&gt;&lt;contributors&gt;&lt;authors&gt;&lt;author&gt;Tsunemi, Y.&lt;/author&gt;&lt;author&gt;Takehara, K.&lt;/author&gt;&lt;author&gt;Miura, Y.&lt;/author&gt;&lt;author&gt;Nakagami, G.&lt;/author&gt;&lt;author&gt;Sanada, H.&lt;/author&gt;&lt;author&gt;Kawashima, M.&lt;/author&gt;&lt;/authors&gt;&lt;/contributors&gt;&lt;titles&gt;&lt;title&gt;Screening for tinea unguium by Dermatophyte Test Strip&lt;/title&gt;&lt;secondary-title&gt;British Journal of Dermatology&lt;/secondary-title&gt;&lt;/titles&gt;&lt;periodical&gt;&lt;full-title&gt;British Journal of Dermatology&lt;/full-title&gt;&lt;abbr-1&gt;Br. J. Dermatol.&lt;/abbr-1&gt;&lt;abbr-2&gt;Br J Dermatol&lt;/abbr-2&gt;&lt;/periodical&gt;&lt;pages&gt;328-331&lt;/pages&gt;&lt;volume&gt;170&lt;/volume&gt;&lt;number&gt;2&lt;/number&gt;&lt;dates&gt;&lt;year&gt;2014&lt;/year&gt;&lt;/dates&gt;&lt;isbn&gt;1365-2133&lt;/isbn&gt;&lt;urls&gt;&lt;related-urls&gt;&lt;url&gt;http://dx.doi.org/10.1111/bjd.12660&lt;/url&gt;&lt;url&gt;http://onlinelibrary.wiley.com/store/10.1111/bjd.12660/asset/bjd12660.pdf?v=1&amp;amp;t=hs5weaza&amp;amp;s=794cea10d40f79b509d71f3dbec2603e875c4312&lt;/url&gt;&lt;/related-urls&gt;&lt;/urls&gt;&lt;electronic-resource-num&gt;10.1111/bjd.12660&lt;/electronic-resource-num&gt;&lt;/record&gt;&lt;/Cite&gt;&lt;/EndNote&gt;</w:instrText>
      </w:r>
      <w:r w:rsidR="000150A4" w:rsidRPr="000150A4">
        <w:rPr>
          <w:vertAlign w:val="superscript"/>
        </w:rPr>
        <w:fldChar w:fldCharType="separate"/>
      </w:r>
      <w:r w:rsidR="000150A4" w:rsidRPr="000150A4">
        <w:rPr>
          <w:noProof/>
          <w:vertAlign w:val="superscript"/>
        </w:rPr>
        <w:t>(1)</w:t>
      </w:r>
      <w:r w:rsidR="000150A4" w:rsidRPr="000150A4">
        <w:rPr>
          <w:vertAlign w:val="superscript"/>
        </w:rPr>
        <w:fldChar w:fldCharType="end"/>
      </w:r>
      <w:r w:rsidR="000150A4" w:rsidRPr="000150A4">
        <w:t>)</w:t>
      </w:r>
      <w:r w:rsidR="008F3EBF" w:rsidRPr="000150A4">
        <w:t>.</w:t>
      </w:r>
      <w:r w:rsidR="008F3EBF">
        <w:t xml:space="preserve">  Con</w:t>
      </w:r>
      <w:r w:rsidR="000150A4">
        <w:t xml:space="preserve">sequently, I have advised the following treatment and will review her again in XX weeks. </w:t>
      </w:r>
    </w:p>
    <w:p w:rsidR="001548DD" w:rsidRDefault="001548DD" w:rsidP="00A1540F">
      <w:pPr>
        <w:jc w:val="both"/>
      </w:pPr>
    </w:p>
    <w:p w:rsidR="001548DD" w:rsidRPr="000150A4" w:rsidRDefault="000150A4">
      <w:pPr>
        <w:rPr>
          <w:b/>
        </w:rPr>
      </w:pPr>
      <w:r w:rsidRPr="000150A4">
        <w:rPr>
          <w:b/>
        </w:rPr>
        <w:t>Treatment Plan:</w:t>
      </w:r>
    </w:p>
    <w:p w:rsidR="000150A4" w:rsidRDefault="000150A4"/>
    <w:p w:rsidR="000150A4" w:rsidRDefault="000150A4"/>
    <w:p w:rsidR="000150A4" w:rsidRDefault="000150A4"/>
    <w:p w:rsidR="001548DD" w:rsidRDefault="001548DD">
      <w:r>
        <w:t>Yours sincerely</w:t>
      </w:r>
    </w:p>
    <w:p w:rsidR="001548DD" w:rsidRDefault="001548DD"/>
    <w:p w:rsidR="000150A4" w:rsidRDefault="000150A4">
      <w:pPr>
        <w:rPr>
          <w:noProof/>
        </w:rPr>
      </w:pPr>
    </w:p>
    <w:p w:rsidR="000150A4" w:rsidRDefault="000150A4">
      <w:pPr>
        <w:rPr>
          <w:noProof/>
        </w:rPr>
      </w:pPr>
    </w:p>
    <w:p w:rsidR="001548DD" w:rsidRDefault="001548DD"/>
    <w:p w:rsidR="001548DD" w:rsidRDefault="001548DD"/>
    <w:p w:rsidR="001548DD" w:rsidRDefault="001548DD"/>
    <w:p w:rsidR="001548DD" w:rsidRDefault="001548DD">
      <w:r>
        <w:t>HCPC Registered Podiatrist</w:t>
      </w:r>
    </w:p>
    <w:p w:rsidR="001548DD" w:rsidRDefault="001548DD"/>
    <w:p w:rsidR="001548DD" w:rsidRDefault="001548DD"/>
    <w:p w:rsidR="001548DD" w:rsidRDefault="001548DD"/>
    <w:p w:rsidR="001548DD" w:rsidRDefault="001548DD">
      <w:r>
        <w:t>cc</w:t>
      </w:r>
      <w:r w:rsidR="000150A4">
        <w:t xml:space="preserve">. </w:t>
      </w:r>
      <w:r>
        <w:t>Patient</w:t>
      </w:r>
    </w:p>
    <w:p w:rsidR="000150A4" w:rsidRDefault="001548DD">
      <w:r>
        <w:t xml:space="preserve">     </w:t>
      </w:r>
    </w:p>
    <w:p w:rsidR="000150A4" w:rsidRDefault="000150A4"/>
    <w:p w:rsidR="000150A4" w:rsidRPr="000150A4" w:rsidRDefault="000150A4" w:rsidP="000150A4">
      <w:pPr>
        <w:pStyle w:val="EndNoteBibliography"/>
        <w:rPr>
          <w:sz w:val="18"/>
        </w:rPr>
      </w:pPr>
      <w:r w:rsidRPr="000150A4">
        <w:rPr>
          <w:sz w:val="18"/>
        </w:rPr>
        <w:fldChar w:fldCharType="begin"/>
      </w:r>
      <w:r w:rsidRPr="000150A4">
        <w:rPr>
          <w:sz w:val="18"/>
        </w:rPr>
        <w:instrText xml:space="preserve"> ADDIN EN.REFLIST </w:instrText>
      </w:r>
      <w:r w:rsidRPr="000150A4">
        <w:rPr>
          <w:sz w:val="18"/>
        </w:rPr>
        <w:fldChar w:fldCharType="separate"/>
      </w:r>
      <w:r w:rsidRPr="000150A4">
        <w:rPr>
          <w:sz w:val="18"/>
        </w:rPr>
        <w:t>1.</w:t>
      </w:r>
      <w:r w:rsidRPr="000150A4">
        <w:rPr>
          <w:sz w:val="18"/>
        </w:rPr>
        <w:tab/>
        <w:t>Tsunemi Y, Takehara K, Miura Y, Nakagami G, Sanada H, Kawashima M. Screening for tinea unguium by Dermatophyte Test Strip. Br J Dermatol. 2014;170(2):328-31.</w:t>
      </w:r>
    </w:p>
    <w:p w:rsidR="008F3EBF" w:rsidRPr="00A1540F" w:rsidRDefault="000150A4">
      <w:r w:rsidRPr="000150A4">
        <w:rPr>
          <w:sz w:val="18"/>
        </w:rPr>
        <w:fldChar w:fldCharType="end"/>
      </w:r>
    </w:p>
    <w:sectPr w:rsidR="008F3EBF" w:rsidRPr="00A154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248A2" w:rsidRDefault="009248A2" w:rsidP="002C13DB">
      <w:r>
        <w:separator/>
      </w:r>
    </w:p>
  </w:endnote>
  <w:endnote w:type="continuationSeparator" w:id="0">
    <w:p w:rsidR="009248A2" w:rsidRDefault="009248A2" w:rsidP="002C13D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248A2" w:rsidRDefault="009248A2" w:rsidP="002C13DB">
      <w:r>
        <w:separator/>
      </w:r>
    </w:p>
  </w:footnote>
  <w:footnote w:type="continuationSeparator" w:id="0">
    <w:p w:rsidR="009248A2" w:rsidRDefault="009248A2" w:rsidP="002C13D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z9d0rpavsew8eddatp22x6fewta0rvpapz&quot;&gt;Endlibrary Refs 3-Saved&lt;record-ids&gt;&lt;item&gt;4808&lt;/item&gt;&lt;/record-ids&gt;&lt;/item&gt;&lt;/Libraries&gt;"/>
  </w:docVars>
  <w:rsids>
    <w:rsidRoot w:val="008F3EBF"/>
    <w:rsid w:val="000150A4"/>
    <w:rsid w:val="001548DD"/>
    <w:rsid w:val="002C13DB"/>
    <w:rsid w:val="00324F29"/>
    <w:rsid w:val="003A741C"/>
    <w:rsid w:val="00546FFA"/>
    <w:rsid w:val="00607CB3"/>
    <w:rsid w:val="008160DC"/>
    <w:rsid w:val="008F3EBF"/>
    <w:rsid w:val="009248A2"/>
    <w:rsid w:val="00A1540F"/>
    <w:rsid w:val="00A434FE"/>
    <w:rsid w:val="00D203AF"/>
    <w:rsid w:val="00D866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150A4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150A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150A4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150A4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C13D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C13DB"/>
  </w:style>
  <w:style w:type="paragraph" w:styleId="Footer">
    <w:name w:val="footer"/>
    <w:basedOn w:val="Normal"/>
    <w:link w:val="FooterChar"/>
    <w:uiPriority w:val="99"/>
    <w:unhideWhenUsed/>
    <w:rsid w:val="002C13D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C13D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22</Words>
  <Characters>1837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7-10-11T10:36:00Z</dcterms:created>
  <dcterms:modified xsi:type="dcterms:W3CDTF">2017-10-11T10:36:00Z</dcterms:modified>
</cp:coreProperties>
</file>